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C910CB" w:rsidP="002B4BDA">
      <w:pPr>
        <w:pStyle w:val="Untertitel"/>
        <w:rPr>
          <w:b/>
        </w:rPr>
      </w:pPr>
      <w:r w:rsidRPr="00257D83">
        <w:rPr>
          <w:noProof/>
          <w:lang w:val="en-US" w:eastAsia="en-US"/>
        </w:rPr>
        <mc:AlternateContent>
          <mc:Choice Requires="wps">
            <w:drawing>
              <wp:anchor distT="0" distB="0" distL="114300" distR="114300" simplePos="0" relativeHeight="251658240" behindDoc="0" locked="0" layoutInCell="1" allowOverlap="1" wp14:anchorId="3C8162A6" wp14:editId="4AB25D23">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8162A6" id="_x0000_t202" coordsize="21600,21600" o:spt="202" path="m,l,21600r21600,l21600,xe">
                <v:stroke joinstyle="miter"/>
                <v:path gradientshapeok="t" o:connecttype="rect"/>
              </v:shapetype>
              <v:shape id="Textfeld 1" o:spid="_x0000_s1026"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653981" w:rsidRPr="00257D83">
        <w:rPr>
          <w:noProof/>
          <w:lang w:val="en-US" w:eastAsia="en-US"/>
        </w:rPr>
        <mc:AlternateContent>
          <mc:Choice Requires="wps">
            <w:drawing>
              <wp:anchor distT="0" distB="0" distL="114300" distR="114300" simplePos="0" relativeHeight="251656190" behindDoc="0" locked="0" layoutInCell="1" allowOverlap="1" wp14:anchorId="5CE72D72" wp14:editId="2BC761F4">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1B05AAEE" wp14:editId="437B2568">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B05AAEE" id="Textfeld 8" o:spid="_x0000_s1027"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6656E26B" wp14:editId="2E39025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656E26B" id="Textfeld 7" o:spid="_x0000_s1028"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AU5BYW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5C1B3A17" wp14:editId="1B905B93">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C1B3A17" id="Textfeld 6" o:spid="_x0000_s1029"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Rq/DavIBAADKAwAADgAAAAAAAAAAAAAAAAAuAgAA&#10;ZHJzL2Uyb0RvYy54bWxQSwECLQAUAAYACAAAACEAvo6hDuIAAAAOAQAADwAAAAAAAAAAAAAAAABM&#10;BAAAZHJzL2Rvd25yZXYueG1sUEsFBgAAAAAEAAQA8wAAAFsFA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0C15DA5E" wp14:editId="3D66F1F5">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C15DA5E" id="Textfeld 3" o:spid="_x0000_s1030"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Vr0t+r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r w:rsidR="00AD08FD" w:rsidRPr="00257D83">
        <w:rPr>
          <w:noProof/>
          <w:lang w:val="en-US" w:eastAsia="en-US"/>
        </w:rPr>
        <mc:AlternateContent>
          <mc:Choice Requires="wps">
            <w:drawing>
              <wp:anchor distT="0" distB="0" distL="114300" distR="114300" simplePos="0" relativeHeight="251666432" behindDoc="0" locked="0" layoutInCell="1" allowOverlap="1" wp14:anchorId="315D2B7B" wp14:editId="5E59E19A">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15D2B7B" id="Textfeld 2" o:spid="_x0000_s1031"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MIrkFvMBAADKAwAADgAAAAAAAAAAAAAAAAAuAgAA&#10;ZHJzL2Uyb0RvYy54bWxQSwECLQAUAAYACAAAACEA7AIL9uEAAAAMAQAADwAAAAAAAAAAAAAAAABN&#10;BAAAZHJzL2Rvd25yZXYueG1sUEsFBgAAAAAEAAQA8wAAAFsFA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AD08FD" w:rsidRPr="00257D83">
        <w:rPr>
          <w:noProof/>
          <w:lang w:val="en-US" w:eastAsia="en-US"/>
        </w:rPr>
        <mc:AlternateContent>
          <mc:Choice Requires="wps">
            <w:drawing>
              <wp:anchor distT="0" distB="0" distL="114300" distR="114300" simplePos="0" relativeHeight="251672576" behindDoc="0" locked="0" layoutInCell="1" allowOverlap="1" wp14:anchorId="3930BB92" wp14:editId="1D9895BA">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930BB92" id="Textfeld 5" o:spid="_x0000_s1032"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HbVFMfIBAADKAwAADgAAAAAAAAAAAAAAAAAuAgAA&#10;ZHJzL2Uyb0RvYy54bWxQSwECLQAUAAYACAAAACEAxltuF+IAAAAMAQAADwAAAAAAAAAAAAAAAABM&#10;BAAAZHJzL2Rvd25yZXYueG1sUEsFBgAAAAAEAAQA8wAAAFsFAAAAAA==&#10;" filled="f" stroked="f">
                <v:textbox inset="0,0,0,0">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p w:rsidR="00617CAF" w:rsidRPr="00B643FD" w:rsidRDefault="00617CAF" w:rsidP="00B643FD"/>
                  </w:txbxContent>
                </v:textbox>
                <w10:wrap anchory="margin"/>
              </v:shape>
            </w:pict>
          </mc:Fallback>
        </mc:AlternateContent>
      </w:r>
      <w:bookmarkStart w:id="0" w:name="_Toc401910714"/>
      <w:r w:rsidR="007A7262" w:rsidRPr="00257D83">
        <w:br w:type="page"/>
      </w:r>
      <w:bookmarkStart w:id="1" w:name="_GoBack"/>
      <w:bookmarkEnd w:id="1"/>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A40862" w:rsidRPr="00257D83">
        <w:t xml:space="preserve"> </w:t>
      </w:r>
      <w:r w:rsidR="00A40862" w:rsidRPr="00257D83">
        <w:fldChar w:fldCharType="begin"/>
      </w:r>
      <w:r w:rsidR="00DB4F42">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ihUaW0gQmVybmVycy1MZWU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AyMDA5KTwvVGV4dD4NCiAgICA8L1RleHRVbml0Pg0KICA8L1RleHRVbml0cz4NCjwvUGxhY2Vob2xkZXI+</w:instrText>
      </w:r>
      <w:r w:rsidR="00A40862" w:rsidRPr="00257D83">
        <w:fldChar w:fldCharType="separate"/>
      </w:r>
      <w:bookmarkStart w:id="2" w:name="_CTVP00108ef6b9d97764ab0b052da2c1b92b544"/>
      <w:r w:rsidR="00714468">
        <w:t>(Tim Berners-Lee 2009)</w:t>
      </w:r>
      <w:bookmarkEnd w:id="2"/>
      <w:r w:rsidR="00A40862" w:rsidRPr="00257D83">
        <w:fldChar w:fldCharType="end"/>
      </w:r>
      <w:r w:rsidRPr="00257D83">
        <w:t xml:space="preserve"> erklärt. Dieser Artikel </w:t>
      </w:r>
      <w:r w:rsidR="008953FA" w:rsidRPr="00257D83">
        <w:t>wi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 xml:space="preserve">Keines dieser Paradigmen ist ausschließlich im Semantic Web Kontext zu finden. </w:t>
      </w:r>
      <w:r w:rsidR="00A40862" w:rsidRPr="00257D83">
        <w:t>Im Gegenteil:</w:t>
      </w:r>
      <w:r w:rsidRPr="00257D83">
        <w:t xml:space="preserve"> </w:t>
      </w:r>
      <w:r w:rsidR="00A40862" w:rsidRPr="00257D83">
        <w:t>A</w:t>
      </w:r>
      <w:r w:rsidR="007A1146">
        <w:t>lle diese Konzepte</w:t>
      </w:r>
      <w:r w:rsidR="00A40862" w:rsidRPr="00257D83">
        <w:t xml:space="preserve"> haben </w:t>
      </w:r>
      <w:r w:rsidRPr="00257D83">
        <w:t xml:space="preserve">ihren Ursprung 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70CE4" w:rsidRPr="00257D83">
        <w:t xml:space="preserve">Semantic Web, Linked Data,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3" w:name="_Toc401910721"/>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4" w:name="_Ref402525794"/>
      <w:r w:rsidRPr="00257D83">
        <w:t>Mensch-Computer-Kooperation</w:t>
      </w:r>
      <w:bookmarkEnd w:id="4"/>
    </w:p>
    <w:p w:rsidR="00AD4420" w:rsidRPr="00257D83" w:rsidRDefault="00AD4420" w:rsidP="00E35DA7">
      <w:r w:rsidRPr="00257D83">
        <w:t>Es ist heut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 </w:t>
      </w:r>
      <w:r w:rsidR="003D6316" w:rsidRPr="00257D83">
        <w:fldChar w:fldCharType="begin"/>
      </w:r>
      <w:r w:rsidR="00D60D0A">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4oU2Fua2Fy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W5rYXIgMjAxMik8L1RleHQ+DQogICAgPC9UZXh0VW5pdD4NCiAgPC9UZXh0VW5pdHM+DQo8L1BsYWNlaG9sZGVyPg==</w:instrText>
      </w:r>
      <w:r w:rsidR="003D6316" w:rsidRPr="00257D83">
        <w:fldChar w:fldCharType="separate"/>
      </w:r>
      <w:bookmarkStart w:id="5" w:name="_CTVP001bd3e249d868648ec84e982e8e953f52e"/>
      <w:r w:rsidR="00D60D0A">
        <w:t>(</w:t>
      </w:r>
      <w:proofErr w:type="spellStart"/>
      <w:r w:rsidR="00D60D0A">
        <w:t>Sankar</w:t>
      </w:r>
      <w:proofErr w:type="spellEnd"/>
      <w:r w:rsidR="00D60D0A">
        <w:t xml:space="preserve"> 2012)</w:t>
      </w:r>
      <w:bookmarkEnd w:id="5"/>
      <w:r w:rsidR="003D6316" w:rsidRPr="00257D83">
        <w:fldChar w:fldCharType="end"/>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 xml:space="preserve">Schema.org </w:t>
      </w:r>
      <w:r w:rsidRPr="00257D83">
        <w:fldChar w:fldCharType="begin"/>
      </w:r>
      <w:r w:rsidR="00DB4F42">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JbmMuLCBZYWhvbyBJbmMuLCBNaWNyb3NvZnQgQ29ycG9yYXRpb24gYW5kIFlhbmRleCk8L1RleHQ+DQogICAgPC9UZXh0VW5pdD4NCiAgPC9UZXh0VW5pdHM+DQo8L1BsYWNlaG9sZGVyPg==</w:instrText>
      </w:r>
      <w:r w:rsidRPr="00257D83">
        <w:fldChar w:fldCharType="separate"/>
      </w:r>
      <w:bookmarkStart w:id="6" w:name="_CTVP0010cd37c73fc0f43349ae7f164c68ab762"/>
      <w:r w:rsidR="00714468">
        <w:t>(Google Inc., Yahoo Inc., Microsoft Corporation and Yandex)</w:t>
      </w:r>
      <w:bookmarkEnd w:id="6"/>
      <w:r w:rsidRPr="00257D83">
        <w:fldChar w:fldCharType="end"/>
      </w:r>
      <w:r w:rsidRPr="00257D83">
        <w:t xml:space="preserve"> ist Projekt von Goo</w:t>
      </w:r>
      <w:r w:rsidR="00DC7E62">
        <w:t>gle, Yahoo, Microsoft, etc.,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 </w:t>
      </w:r>
      <w:r w:rsidR="00E962F5" w:rsidRPr="00257D83">
        <w:fldChar w:fldCharType="begin"/>
      </w:r>
      <w:r w:rsidR="00DB4F42">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FjZWJvb2sgT2N0b2JlciAyMHRoLCAyMDE0KTwvVGV4dD4NCiAgICA8L1RleHRVbml0Pg0KICA8L1RleHRVbml0cz4NCjwvUGxhY2Vob2xkZXI+</w:instrText>
      </w:r>
      <w:r w:rsidR="00E962F5" w:rsidRPr="00257D83">
        <w:fldChar w:fldCharType="separate"/>
      </w:r>
      <w:bookmarkStart w:id="7" w:name="_CTVP001138f9fe545874453a741558e17134e36"/>
      <w:r w:rsidR="00714468">
        <w:t>(Facebook October 20th, 2014)</w:t>
      </w:r>
      <w:bookmarkEnd w:id="7"/>
      <w:r w:rsidR="00E962F5" w:rsidRPr="00257D83">
        <w:fldChar w:fldCharType="end"/>
      </w:r>
      <w:r w:rsidR="00E962F5" w:rsidRPr="00257D83">
        <w:t>.</w:t>
      </w:r>
    </w:p>
    <w:p w:rsidR="00A5676A" w:rsidRPr="00257D83" w:rsidRDefault="00A5676A" w:rsidP="00710BCA">
      <w:r w:rsidRPr="00257D83">
        <w:t xml:space="preserve">Auch Forschung und Industrie haben die Semantic Web Technologien aufgenommen um übergreifende Standards zu schaffen, wie etwa das SKOS Modell </w:t>
      </w:r>
      <w:r w:rsidRPr="00257D83">
        <w:fldChar w:fldCharType="begin"/>
      </w:r>
      <w:r w:rsidR="00DB4F42">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ihBbnRvaW5lIElzYWFjLCBFZCBTdW1tZXJz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RvaW5lIElzYWFjLCBFZCBTdW1tZXJzIDIwMDkpPC9UZXh0Pg0KICAgIDwvVGV4dFVuaXQ+DQogIDwvVGV4dFVuaXRzPg0KPC9QbGFjZWhvbGRlcj4=</w:instrText>
      </w:r>
      <w:r w:rsidRPr="00257D83">
        <w:fldChar w:fldCharType="separate"/>
      </w:r>
      <w:bookmarkStart w:id="8" w:name="_CTVP00149434ad924d64549a8799e501e5501a4"/>
      <w:r w:rsidR="00714468">
        <w:t>(Antoine Isaac, Ed Summers 2009)</w:t>
      </w:r>
      <w:bookmarkEnd w:id="8"/>
      <w:r w:rsidRPr="00257D83">
        <w:fldChar w:fldCharType="end"/>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Datenserialisationsformate, einige von ihnen vom W3C standardisiert. Größere Verbreitung haben RDFa </w:t>
      </w:r>
      <w:r w:rsidRPr="00257D83">
        <w:fldChar w:fldCharType="begin"/>
      </w:r>
      <w:r w:rsidR="00DB4F42">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KE1hbnUgU3Bvcm55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51IFNwb3JueSAyMDEzKTwvVGV4dD4NCiAgICA8L1RleHRVbml0Pg0KICA8L1RleHRVbml0cz4NCjwvUGxhY2Vob2xkZXI+</w:instrText>
      </w:r>
      <w:r w:rsidRPr="00257D83">
        <w:fldChar w:fldCharType="separate"/>
      </w:r>
      <w:bookmarkStart w:id="9" w:name="_CTVP001f197651bc2be4259913a1a1175da501a"/>
      <w:r w:rsidR="00714468">
        <w:t>(Manu Sporny 2013)</w:t>
      </w:r>
      <w:bookmarkEnd w:id="9"/>
      <w:r w:rsidRPr="00257D83">
        <w:fldChar w:fldCharType="end"/>
      </w:r>
      <w:r w:rsidRPr="00257D83">
        <w:t xml:space="preserve"> und Microdata </w:t>
      </w:r>
      <w:r w:rsidRPr="00257D83">
        <w:fldChar w:fldCharType="begin"/>
      </w:r>
      <w:r w:rsidR="00DB4F42">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4oSWFuIEhpY2tz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hbiBIaWNrc29uIDIwMTQpPC9UZXh0Pg0KICAgIDwvVGV4dFVuaXQ+DQogIDwvVGV4dFVuaXRzPg0KPC9QbGFjZWhvbGRlcj4=</w:instrText>
      </w:r>
      <w:r w:rsidRPr="00257D83">
        <w:fldChar w:fldCharType="separate"/>
      </w:r>
      <w:bookmarkStart w:id="10" w:name="_CTVP0011fa2ed651d8f452c928bfae688b21d10"/>
      <w:r w:rsidR="00714468">
        <w:t>(Ian Hickson 2014)</w:t>
      </w:r>
      <w:bookmarkEnd w:id="10"/>
      <w:r w:rsidRPr="00257D83">
        <w:fldChar w:fldCharType="end"/>
      </w:r>
      <w:r w:rsidRPr="00257D83">
        <w:t xml:space="preserve">, die beide auf XML basieren. Steigende Verbreitung hat aktuell JSON-LD </w:t>
      </w:r>
      <w:r w:rsidRPr="00257D83">
        <w:fldChar w:fldCharType="begin"/>
      </w:r>
      <w:r w:rsidR="00DB4F42">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4oTWFudSBTcG9ybnkgZXQgYW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nUgU3Bvcm55IGV0IGFsIDIwMTQpPC9UZXh0Pg0KICAgIDwvVGV4dFVuaXQ+DQogIDwvVGV4dFVuaXRzPg0KPC9QbGFjZWhvbGRlcj4=</w:instrText>
      </w:r>
      <w:r w:rsidRPr="00257D83">
        <w:fldChar w:fldCharType="separate"/>
      </w:r>
      <w:bookmarkStart w:id="11" w:name="_CTVP001d6e941770c43485da21b9b80839eb2c6"/>
      <w:r w:rsidR="00714468">
        <w:t>(Manu Sporny et al 2014)</w:t>
      </w:r>
      <w:bookmarkEnd w:id="11"/>
      <w:r w:rsidRPr="00257D83">
        <w:fldChar w:fldCharType="end"/>
      </w:r>
      <w:r w:rsidRPr="00257D83">
        <w:t xml:space="preserve">, das auf dem einfachen JSON Datenformat aufbaut. Als textbasiertes Format ist Turtle </w:t>
      </w:r>
      <w:r w:rsidRPr="00257D83">
        <w:fldChar w:fldCharType="begin"/>
      </w:r>
      <w:r w:rsidR="00DB4F42">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U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ZpbiBDYXJvdGhlcnMgdW5kIEVyaWMgUHJ1ZOKAmWhvbW1lYXV4IDIwMTMpPC9UZXh0Pg0KICAgIDwvVGV4dFVuaXQ+DQogIDwvVGV4dFVuaXRzPg0KPC9QbGFjZWhvbGRlcj4=</w:instrText>
      </w:r>
      <w:r w:rsidRPr="00257D83">
        <w:fldChar w:fldCharType="separate"/>
      </w:r>
      <w:bookmarkStart w:id="12" w:name="_CTVP001f30913eae0cf481fb5818e275a2bc8a1"/>
      <w:r w:rsidR="00714468">
        <w:t>(Gavin Carothers und Eric Prud’hommeaux 2013)</w:t>
      </w:r>
      <w:bookmarkEnd w:id="12"/>
      <w:r w:rsidRPr="00257D83">
        <w:fldChar w:fldCharType="end"/>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 xml:space="preserve">Konzept: RDF </w:t>
      </w:r>
      <w:r w:rsidRPr="00257D83">
        <w:fldChar w:fldCharType="begin"/>
      </w:r>
      <w:r w:rsidR="00DB4F42">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CAgPExvY2F0aW9uPg0KICAgICAgICAgICAgPEFkZHJlc3M+RXJpYyBNaWxsZXIsIEZyYW5rIE1hbm9sYSAyMDA0IC0gUkRGIFByaW1lci5wZGY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4oRXJpYyBNaWxsZXIgdW5kIEZyYW5rIE1hbm9s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JpYyBNaWxsZXIgdW5kIEZyYW5rIE1hbm9sYSAyMDA0KTwvVGV4dD4NCiAgICA8L1RleHRVbml0Pg0KICA8L1RleHRVbml0cz4NCjwvUGxhY2Vob2xkZXI+</w:instrText>
      </w:r>
      <w:r w:rsidRPr="00257D83">
        <w:fldChar w:fldCharType="separate"/>
      </w:r>
      <w:bookmarkStart w:id="13" w:name="_CTVP001deec05e7d2a64eedbce33efc28c4fca0"/>
      <w:r w:rsidR="00714468">
        <w:t>(Eric Miller und Frank Manola 2004)</w:t>
      </w:r>
      <w:bookmarkEnd w:id="13"/>
      <w:r w:rsidRPr="00257D83">
        <w:fldChar w:fldCharType="end"/>
      </w:r>
      <w:r w:rsidR="00E223C9">
        <w:t xml:space="preserve">. Auf dieses wird im Abschnitt </w:t>
      </w:r>
      <w:r w:rsidR="00DE1EDE">
        <w:fldChar w:fldCharType="begin"/>
      </w:r>
      <w:r w:rsidR="00DE1EDE">
        <w:instrText xml:space="preserve"> REF _Ref402597633 \r \h </w:instrText>
      </w:r>
      <w:r w:rsidR="00DE1EDE">
        <w:fldChar w:fldCharType="separate"/>
      </w:r>
      <w:r w:rsidR="004F0FB3">
        <w:t>2.2</w:t>
      </w:r>
      <w:r w:rsidR="00DE1EDE">
        <w:fldChar w:fldCharType="end"/>
      </w:r>
      <w:r w:rsidR="00A76086">
        <w:t xml:space="preserve"> </w:t>
      </w:r>
      <w:r w:rsidR="00E223C9">
        <w:t>tiefer eingegangen.</w:t>
      </w:r>
    </w:p>
    <w:p w:rsidR="007D05F7" w:rsidRPr="00257D83" w:rsidRDefault="00C43765" w:rsidP="007D05F7">
      <w:pPr>
        <w:pStyle w:val="berschrift2"/>
      </w:pPr>
      <w:bookmarkStart w:id="14" w:name="_Ref402597633"/>
      <w:r>
        <w:t>Hyperlinks</w:t>
      </w:r>
      <w:bookmarkEnd w:id="14"/>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C66BEA">
        <w:t xml:space="preserve"> </w:t>
      </w:r>
      <w:r w:rsidR="00DC7E62">
        <w:fldChar w:fldCharType="begin"/>
      </w:r>
      <w:r w:rsidR="00DC7E62">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8nUmVnYW4gMjAxMiwgUy4gMTAyKTwvVGV4dD4NCiAgICA8L1RleHRVbml0Pg0KICA8L1RleHRVbml0cz4NCjwvUGxhY2Vob2xkZXI+</w:instrText>
      </w:r>
      <w:r w:rsidR="00DC7E62">
        <w:fldChar w:fldCharType="separate"/>
      </w:r>
      <w:bookmarkStart w:id="15" w:name="_CTVP001d97fce61c1cc435c80c2b8cc857205f7"/>
      <w:r w:rsidR="00DC7E62">
        <w:t>(</w:t>
      </w:r>
      <w:proofErr w:type="spellStart"/>
      <w:r w:rsidR="00DC7E62">
        <w:t>O'Regan</w:t>
      </w:r>
      <w:proofErr w:type="spellEnd"/>
      <w:r w:rsidR="00DC7E62">
        <w:t xml:space="preserve"> 2012, S. 102)</w:t>
      </w:r>
      <w:bookmarkEnd w:id="15"/>
      <w:r w:rsidR="00DC7E62">
        <w:fldChar w:fldCharType="end"/>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t xml:space="preserve"> </w:t>
      </w:r>
      <w:r>
        <w:fldChar w:fldCharType="begin"/>
      </w:r>
      <w:r w:rsidR="00DB4F42">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bHNvbik8L1RleHQ+DQogICAgPC9UZXh0VW5pdD4NCiAgPC9UZXh0VW5pdHM+DQo8L1BsYWNlaG9sZGVyPg==</w:instrText>
      </w:r>
      <w:r>
        <w:fldChar w:fldCharType="separate"/>
      </w:r>
      <w:bookmarkStart w:id="16" w:name="_CTVP0018fd7e345456844379e566edbf8d01faa"/>
      <w:r w:rsidR="00714468">
        <w:t>(Nelson)</w:t>
      </w:r>
      <w:bookmarkEnd w:id="16"/>
      <w:r>
        <w:fldChar w:fldCharType="end"/>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Resourc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xml:space="preserve">. Falls mehrere Ziele möglich sind, spricht man davon, dass ein Link eine beliebige </w:t>
      </w:r>
      <w:proofErr w:type="spellStart"/>
      <w:r w:rsidR="00B2633A">
        <w:t>Arität</w:t>
      </w:r>
      <w:proofErr w:type="spellEnd"/>
      <w:r w:rsidR="00B2633A">
        <w:t xml:space="preserve"> haben kann </w:t>
      </w:r>
      <w:r w:rsidR="00B2633A">
        <w:fldChar w:fldCharType="begin"/>
      </w:r>
      <w:r w:rsidR="00B2633A">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FBhZ2VDb3VudD40MDwvUGFnZUNvdW50Pg0KICAgICAgICA8U2hvcnRUaXRsZT5GcmFuayBHLiBIYWxhc3ogMTk5MCDigJMgVGhlIERleHRlciBIeXBlcnRleHQgUmVmZXJlbmNlIE1vZGVsPC9TaG9ydFRpdGxlPg0KICAgICAgICA8VGl0bGU+VGhlIERleHRlciBIeXBlcnRleHQgUmVmZXJlbmNlIE1vZGVsPC9UaXRsZT4NCiAgICAgICAgPFllYXI+MTk5MDwvWWVhcj4NCiAgICAgIDwvUmVmZXJlbmNlPg0KICAgIDwvRW50cnk+DQogIDwvRW50cmllcz4NCiAgPFRleHQ+KEZyYW5rIEcuIEhhbGFzeiAxOTkw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hGcmFuayBHLiBIYWxhc3ogMTk5MCwgUy4gOSk8L1RleHQ+DQogICAgPC9UZXh0VW5pdD4NCiAgPC9UZXh0VW5pdHM+DQo8L1BsYWNlaG9sZGVyPg==</w:instrText>
      </w:r>
      <w:r w:rsidR="00B2633A">
        <w:fldChar w:fldCharType="separate"/>
      </w:r>
      <w:bookmarkStart w:id="17" w:name="_CTVP0012653e615c4564616bfd3f59231ed7546"/>
      <w:r w:rsidR="00B2633A">
        <w:t>(Frank G. Halasz 1990, S. 9)</w:t>
      </w:r>
      <w:bookmarkEnd w:id="17"/>
      <w:r w:rsidR="00B2633A">
        <w:fldChar w:fldCharType="end"/>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 </w:t>
      </w:r>
      <w:r w:rsidR="006F48AF">
        <w:fldChar w:fldCharType="begin"/>
      </w:r>
      <w:r w:rsidR="00DB4F42">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j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4oSGVuZHJpayBBcm5kdCAyMDA2LCBTLiAxNTPigJMx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W5kcmlrIEFybmR0IDIwMDYsIFMuIDE1M+KAkzE1NCk8L1RleHQ+DQogICAgPC9UZXh0VW5pdD4NCiAgPC9UZXh0VW5pdHM+DQo8L1BsYWNlaG9sZGVyPg==</w:instrText>
      </w:r>
      <w:r w:rsidR="006F48AF">
        <w:fldChar w:fldCharType="separate"/>
      </w:r>
      <w:bookmarkStart w:id="18" w:name="_CTVP001c14778e76b634ef485cb4cbc6e6cd8f0"/>
      <w:r w:rsidR="00714468">
        <w:t>(Hendrik Arndt 2006, S. 153–154)</w:t>
      </w:r>
      <w:bookmarkEnd w:id="18"/>
      <w:r w:rsidR="006F48AF">
        <w:fldChar w:fldCharType="end"/>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9" w:name="_CTVK0016f19eea0a6af4903a3c80325e63d11e3"/>
      <w:r w:rsidRPr="001F1276">
        <w:lastRenderedPageBreak/>
        <w:t xml:space="preserve">A Uniform Resource Identifier (URI) </w:t>
      </w:r>
      <w:proofErr w:type="spellStart"/>
      <w:r w:rsidRPr="001F1276">
        <w:t>is</w:t>
      </w:r>
      <w:proofErr w:type="spellEnd"/>
      <w:r w:rsidRPr="001F1276">
        <w:t xml:space="preserve"> a </w:t>
      </w:r>
      <w:proofErr w:type="spellStart"/>
      <w:r w:rsidRPr="001F1276">
        <w:t>compact</w:t>
      </w:r>
      <w:proofErr w:type="spellEnd"/>
      <w:r w:rsidRPr="001F1276">
        <w:t xml:space="preserve"> </w:t>
      </w:r>
      <w:proofErr w:type="spellStart"/>
      <w:r w:rsidRPr="001F1276">
        <w:t>sequence</w:t>
      </w:r>
      <w:proofErr w:type="spellEnd"/>
      <w:r w:rsidRPr="001F1276">
        <w:t xml:space="preserve"> </w:t>
      </w:r>
      <w:proofErr w:type="spellStart"/>
      <w:r w:rsidRPr="001F1276">
        <w:t>of</w:t>
      </w:r>
      <w:proofErr w:type="spellEnd"/>
      <w:r w:rsidRPr="001F1276">
        <w:t xml:space="preserve"> </w:t>
      </w:r>
      <w:proofErr w:type="spellStart"/>
      <w:r w:rsidRPr="001F1276">
        <w:t>characters</w:t>
      </w:r>
      <w:proofErr w:type="spellEnd"/>
      <w:r w:rsidRPr="001F1276">
        <w:t xml:space="preserve"> </w:t>
      </w:r>
      <w:proofErr w:type="spellStart"/>
      <w:r w:rsidRPr="001F1276">
        <w:t>that</w:t>
      </w:r>
      <w:proofErr w:type="spellEnd"/>
      <w:r w:rsidRPr="001F1276">
        <w:t xml:space="preserve"> </w:t>
      </w:r>
      <w:proofErr w:type="spellStart"/>
      <w:r w:rsidRPr="001F1276">
        <w:t>identifies</w:t>
      </w:r>
      <w:proofErr w:type="spellEnd"/>
      <w:r w:rsidRPr="001F1276">
        <w:t xml:space="preserve"> an </w:t>
      </w:r>
      <w:proofErr w:type="spellStart"/>
      <w:r w:rsidRPr="001F1276">
        <w:t>abstract</w:t>
      </w:r>
      <w:proofErr w:type="spellEnd"/>
      <w:r w:rsidRPr="001F1276">
        <w:t xml:space="preserve"> </w:t>
      </w:r>
      <w:proofErr w:type="spellStart"/>
      <w:r w:rsidRPr="001F1276">
        <w:t>or</w:t>
      </w:r>
      <w:proofErr w:type="spellEnd"/>
      <w:r w:rsidRPr="001F1276">
        <w:t xml:space="preserve"> </w:t>
      </w:r>
      <w:proofErr w:type="spellStart"/>
      <w:r w:rsidRPr="001F1276">
        <w:t>physical</w:t>
      </w:r>
      <w:proofErr w:type="spellEnd"/>
      <w:r w:rsidRPr="001F1276">
        <w:t xml:space="preserve"> </w:t>
      </w:r>
      <w:proofErr w:type="spellStart"/>
      <w:r w:rsidRPr="001F1276">
        <w:t>resource</w:t>
      </w:r>
      <w:proofErr w:type="spellEnd"/>
      <w:r w:rsidRPr="001F1276">
        <w:t>.</w:t>
      </w:r>
      <w:r w:rsidRPr="001F1276">
        <w:t xml:space="preserve"> </w:t>
      </w:r>
      <w:bookmarkEnd w:id="19"/>
      <w:r>
        <w:fldChar w:fldCharType="begin"/>
      </w:r>
      <w:r>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yMDA1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IwMDUg4oCTIFVuaWZvcm0gUmVzb3VyY2UgSWRlbnRpZmllciBVUkk8L1Nob3J0VGl0bGU+DQogICAgICAgIDxUaXRsZT5Vbmlmb3JtIFJlc291cmNlIElkZW50aWZpZXIgKFVSSSk6IEdlbmVyaWMgU3ludGF4PC9UaXRsZT4NCiAgICAgIDwvUmVmZXJlbmNlPg0KICAgIDwvRW50cnk+DQogIDwvRW50cmllcz4NCiAgPFRleHQ+KFRpbSBCZXJuZXJzLUxlZ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wNSk8L1RleHQ+DQogICAgPC9UZXh0VW5pdD4NCiAgPC9UZXh0VW5pdHM+DQo8L1BsYWNlaG9sZGVyPg==</w:instrText>
      </w:r>
      <w:r>
        <w:fldChar w:fldCharType="separate"/>
      </w:r>
      <w:bookmarkStart w:id="20" w:name="_CTVP0012d370a133f8247b6b145d225e0f7a32e"/>
      <w:r>
        <w:t>(Tim Berners-Lee et al. 2005)</w:t>
      </w:r>
      <w:bookmarkEnd w:id="20"/>
      <w:r>
        <w:fldChar w:fldCharType="end"/>
      </w:r>
    </w:p>
    <w:p w:rsidR="00C43765" w:rsidRDefault="009717C9" w:rsidP="00710BCA">
      <w:r>
        <w:t xml:space="preserve">Der Begriff „Resource“ wird hier also ausgeweitet.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4F0FB3">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B529BC" w:rsidRPr="00B529BC" w:rsidRDefault="007A1146" w:rsidP="00B529BC">
      <w:r>
        <w:t>URIs</w:t>
      </w:r>
      <w:r w:rsidR="00B529BC">
        <w:t xml:space="preserve"> </w:t>
      </w:r>
      <w:r w:rsidR="00B529BC">
        <w:fldChar w:fldCharType="begin"/>
      </w:r>
      <w:r w:rsidR="00B529BC">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yMDA1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IwMDUg4oCTIFVuaWZvcm0gUmVzb3VyY2UgSWRlbnRpZmllciBVUkk8L1Nob3J0VGl0bGU+DQogICAgICAgIDxUaXRsZT5Vbmlmb3JtIFJlc291cmNlIElkZW50aWZpZXIgKFVSSSk6IEdlbmVyaWMgU3ludGF4PC9UaXRsZT4NCiAgICAgIDwvUmVmZXJlbmNlPg0KICAgIDwvRW50cnk+DQogIDwvRW50cmllcz4NCiAgPFRleHQ+KFRpbSBCZXJuZXJzLUxlZ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wNSk8L1RleHQ+DQogICAgPC9UZXh0VW5pdD4NCiAgPC9UZXh0VW5pdHM+DQo8L1BsYWNlaG9sZGVyPg==</w:instrText>
      </w:r>
      <w:r w:rsidR="00B529BC">
        <w:fldChar w:fldCharType="separate"/>
      </w:r>
      <w:bookmarkStart w:id="21" w:name="_CTVP00118e0d9152bf34ed991248dcc3889098a"/>
      <w:r w:rsidR="00B529BC">
        <w:t>(Tim Berners-Lee et al. 2005)</w:t>
      </w:r>
      <w:bookmarkEnd w:id="21"/>
      <w:r w:rsidR="00B529BC">
        <w:fldChar w:fldCharType="end"/>
      </w:r>
      <w:r w:rsidR="00B529BC">
        <w:t xml:space="preserve"> wurden vom der IETF standardisiert. Eine interessante Zusammenfassung (und Symbiose) verschiedener älterer Hypertext Systeme ist das Dexter Modell </w:t>
      </w:r>
      <w:r w:rsidR="00B529BC">
        <w:fldChar w:fldCharType="begin"/>
      </w:r>
      <w:r w:rsidR="00B529BC">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FBhZ2VDb3VudD40MDwvUGFnZUNvdW50Pg0KICAgICAgICA8U2hvcnRUaXRsZT5GcmFuayBHLiBIYWxhc3ogMTk5MCDigJMgVGhlIERleHRlciBIeXBlcnRleHQgUmVmZXJlbmNlIE1vZGVsPC9TaG9ydFRpdGxlPg0KICAgICAgICA8VGl0bGU+VGhlIERleHRlciBIeXBlcnRleHQgUmVmZXJlbmNlIE1vZGVsPC9UaXRsZT4NCiAgICAgICAgPFllYXI+MTk5MDwvWWVhcj4NCiAgICAgIDwvUmVmZXJlbmNlPg0KICAgIDwvRW50cnk+DQogIDwvRW50cmllcz4NCiAgPFRleHQ+KEZyYW5rIEcuIEhhbGFzeiAxOTk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hbmsgRy4gSGFsYXN6IDE5OTApPC9UZXh0Pg0KICAgIDwvVGV4dFVuaXQ+DQogIDwvVGV4dFVuaXRzPg0KPC9QbGFjZWhvbGRlcj4=</w:instrText>
      </w:r>
      <w:r w:rsidR="00B529BC">
        <w:fldChar w:fldCharType="separate"/>
      </w:r>
      <w:bookmarkStart w:id="22" w:name="_CTVP001ddedffe919f64fdb8cdf839bc7bcf81f"/>
      <w:r w:rsidR="00B529BC">
        <w:t>(Frank G. Halasz 1990)</w:t>
      </w:r>
      <w:bookmarkEnd w:id="22"/>
      <w:r w:rsidR="00B529BC">
        <w:fldChar w:fldCharType="end"/>
      </w:r>
      <w:r w:rsidR="00B529BC">
        <w:t xml:space="preserve">. </w:t>
      </w:r>
    </w:p>
    <w:p w:rsidR="00710BCA" w:rsidRPr="00257D83" w:rsidRDefault="00B259A3" w:rsidP="001368E7">
      <w:pPr>
        <w:pStyle w:val="berschrift2"/>
      </w:pPr>
      <w:bookmarkStart w:id="23" w:name="_Ref402534114"/>
      <w:r>
        <w:t>Graphen- und Netzwerkstrukturen</w:t>
      </w:r>
      <w:bookmarkEnd w:id="23"/>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 </w:t>
      </w:r>
      <w:r>
        <w:fldChar w:fldCharType="begin"/>
      </w:r>
      <w:r w:rsidR="00DB4F42">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KEhpdHpsZXIgMjAwNywgUy4g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QzKTwvVGV4dD4NCiAgICA8L1RleHRVbml0Pg0KICA8L1RleHRVbml0cz4NCjwvUGxhY2Vob2xkZXI+</w:instrText>
      </w:r>
      <w:r>
        <w:fldChar w:fldCharType="separate"/>
      </w:r>
      <w:bookmarkStart w:id="24" w:name="_CTVP00136e0079fdceb464fa4b064fd9a6498bc"/>
      <w:r w:rsidR="00714468">
        <w:t>(Hitzler 2007, S. 43)</w:t>
      </w:r>
      <w:bookmarkEnd w:id="24"/>
      <w:r>
        <w:fldChar w:fldCharType="end"/>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t xml:space="preserve">Deswegen kann es sehr sinnvoll sein die Komplexität einer Graphenstruktur in Kauf zu nehmen. Dies macht vor allem Sinn wenn die Daten ihrer Natur nach graphenorientiert sind. </w:t>
      </w:r>
    </w:p>
    <w:p w:rsidR="00AB4F5A" w:rsidRDefault="00AB4F5A" w:rsidP="0064641C">
      <w:r>
        <w:lastRenderedPageBreak/>
        <w:t xml:space="preserve">Das Semantic Web ist graphenorientiert. RDF Triples bestehen aus URIs. Sobald mehrere Aussagen (Triples) sich auf </w:t>
      </w:r>
      <w:r w:rsidR="007908B9">
        <w:t>die gleiche</w:t>
      </w:r>
      <w:r>
        <w:t xml:space="preserve"> URI bezieh</w:t>
      </w:r>
      <w:r w:rsidR="00E9689F">
        <w:t>en</w:t>
      </w:r>
      <w:r w:rsidR="007908B9">
        <w:t>, verknüpfen sich diese Aussagen zu einem gerichtetem, benannten Multigraphen (</w:t>
      </w:r>
      <w:proofErr w:type="spellStart"/>
      <w:r w:rsidR="007908B9">
        <w:t>labeled</w:t>
      </w:r>
      <w:proofErr w:type="spellEnd"/>
      <w:r w:rsidR="007908B9">
        <w:t xml:space="preserve">, </w:t>
      </w:r>
      <w:proofErr w:type="spellStart"/>
      <w:r w:rsidR="007908B9">
        <w:t>directed</w:t>
      </w:r>
      <w:proofErr w:type="spellEnd"/>
      <w:r w:rsidR="007908B9">
        <w:t xml:space="preserve"> multi-graph) </w:t>
      </w:r>
      <w:r w:rsidR="007908B9">
        <w:fldChar w:fldCharType="begin"/>
      </w:r>
      <w:r w:rsidR="00DB4F42">
        <w:instrText>ADDIN CITAVI.PLACEHOLDER 8b85dd11-4f7d-4a6f-9be5-e8ba60d9e360 PFBsYWNlaG9sZGVyPg0KICA8QWRkSW5WZXJzaW9uPjQuNC4wLjI4PC9BZGRJblZlcnNpb24+DQogIDxJZD44Yjg1ZGQxMS00ZjdkLTRhNmYtOWJlNS1lOGJhNjBkOWUzNjA8L0lkPg0KICA8RW50cmllcz4NCiAgICA8RW50cnk+DQogICAgICA8SWQ+MDk1NzFjYjQtZWQ0YS00MDMxLTlkNWYtOGJhZjdiYjhhNTIx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KFdpa2lwZWRpYS1BdXRvcmV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tQXV0b3JlbiAyMDEzKTwvVGV4dD4NCiAgICA8L1RleHRVbml0Pg0KICA8L1RleHRVbml0cz4NCjwvUGxhY2Vob2xkZXI+</w:instrText>
      </w:r>
      <w:r w:rsidR="007908B9">
        <w:fldChar w:fldCharType="separate"/>
      </w:r>
      <w:bookmarkStart w:id="25" w:name="_CTVP0018b85dd114f7d4a6f9be5e8ba60d9e360"/>
      <w:r w:rsidR="00714468">
        <w:t>(Wikipedia-Autoren 2013)</w:t>
      </w:r>
      <w:bookmarkEnd w:id="25"/>
      <w:r w:rsidR="007908B9">
        <w:fldChar w:fldCharType="end"/>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w:t>
      </w:r>
      <w:r w:rsidR="00E9689F">
        <w:t>einem</w:t>
      </w:r>
      <w:r>
        <w:t xml:space="preserve"> regulären Webserver ausgeliefert werden. Es gibt allerdings auch dedizierte Datenbanken die auf der </w:t>
      </w:r>
      <w:proofErr w:type="spellStart"/>
      <w:r>
        <w:t>Triplestruktur</w:t>
      </w:r>
      <w:proofErr w:type="spellEnd"/>
      <w:r>
        <w:t xml:space="preserve">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 </w:t>
      </w:r>
      <w:r>
        <w:fldChar w:fldCharType="begin"/>
      </w:r>
      <w:r w:rsidR="00DB4F42">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kgU2VhYm9ybmUgdW5kIFN0ZXZlbiBIYXJyaXMgMjAxMyk8L1RleHQ+DQogICAgPC9UZXh0VW5pdD4NCiAgPC9UZXh0VW5pdHM+DQo8L1BsYWNlaG9sZGVyPg==</w:instrText>
      </w:r>
      <w:r>
        <w:fldChar w:fldCharType="separate"/>
      </w:r>
      <w:bookmarkStart w:id="26" w:name="_CTVP0010eed4b10695c4b1bb1658ab0fa05b478"/>
      <w:r w:rsidR="00714468">
        <w:t>(Andy Seaborne und Steven Harris 2013)</w:t>
      </w:r>
      <w:bookmarkEnd w:id="26"/>
      <w:r>
        <w:fldChar w:fldCharType="end"/>
      </w:r>
      <w:r>
        <w:t xml:space="preserve">. </w:t>
      </w:r>
    </w:p>
    <w:p w:rsidR="00FE723F" w:rsidRDefault="00252AA7" w:rsidP="00FE723F">
      <w:r>
        <w:t xml:space="preserve">Auch unabhängig vom Semantic Web </w:t>
      </w:r>
      <w:r w:rsidR="00FE723F">
        <w:t>gewinnen</w:t>
      </w:r>
      <w:r>
        <w:t xml:space="preserve"> Projekte wie Neo4J </w:t>
      </w:r>
      <w:r>
        <w:fldChar w:fldCharType="begin"/>
      </w:r>
      <w:r w:rsidR="00DB4F42">
        <w:instrText>ADDIN CITAVI.PLACEHOLDER e8dcd438-78ce-4de4-b3fb-d50d3641dae2 PFBsYWNlaG9sZGVyPg0KICA8QWRkSW5WZXJzaW9uPjQuNC4wLjI4PC9BZGRJblZlcnNpb24+DQogIDxJZD5lOGRjZDQzOC03OGNlLTRkZTQtYjNmYi1kNTBkMzY0MWRhZTI8L0lkPg0KICA8RW50cmllcz4NCiAgICA8RW50cnk+DQogICAgICA8SWQ+YzJjMTM0NDgtOGNlMS00YTY2LWFmZDktZGFmYmRhZWUwODE2PC9JZD4NCiAgICAgIDxSZWZlcmVuY2VJZD42ODBmY2Q3OS1kZGMwLTQ0YzYtODZlMC02OWFhMTQzNDk5Nz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W8gVGVjaG5vbG9neSBJbmMgMjAxNCk8L1RleHQ+DQogICAgPC9UZXh0VW5pdD4NCiAgPC9UZXh0VW5pdHM+DQo8L1BsYWNlaG9sZGVyPg==</w:instrText>
      </w:r>
      <w:r>
        <w:fldChar w:fldCharType="separate"/>
      </w:r>
      <w:bookmarkStart w:id="27" w:name="_CTVP001e8dcd43878ce4de4b3fbd50d3641dae2"/>
      <w:r w:rsidR="00714468">
        <w:t>(Neo Technology Inc 2014)</w:t>
      </w:r>
      <w:bookmarkEnd w:id="27"/>
      <w:r>
        <w:fldChar w:fldCharType="end"/>
      </w:r>
      <w:r>
        <w:t xml:space="preserve"> und graphenorientierte </w:t>
      </w:r>
      <w:r w:rsidR="0075454F">
        <w:t>Abfragesprachen</w:t>
      </w:r>
      <w:r>
        <w:t xml:space="preserve"> wie </w:t>
      </w:r>
      <w:proofErr w:type="spellStart"/>
      <w:r>
        <w:t>Gremlin</w:t>
      </w:r>
      <w:proofErr w:type="spellEnd"/>
      <w:r>
        <w:t xml:space="preserve"> </w:t>
      </w:r>
      <w:r>
        <w:fldChar w:fldCharType="begin"/>
      </w:r>
      <w:r w:rsidR="00DB4F42">
        <w:instrText>ADDIN CITAVI.PLACEHOLDER f4fcd9fe-5b84-49e4-a159-0ef6b82055ff PFBsYWNlaG9sZGVyPg0KICA8QWRkSW5WZXJzaW9uPjQuNC4wLjI4PC9BZGRJblZlcnNpb24+DQogIDxJZD5mNGZjZDlmZS01Yjg0LTQ5ZTQtYTE1OS0wZWY2YjgyMDU1ZmY8L0lkPg0KICA8RW50cmllcz4NCiAgICA8RW50cnk+DQogICAgICA8SWQ+ZmU1YzQ1MjctY2I4YS00MTUxLWFhMTUtZmMyZWZiMDQ0ZTVkPC9JZD4NCiAgICAgIDxSZWZlcmVuY2VJZD5kNDM3YTgxZC1hNTI1LTQ0OWUtYWYzZi1iNTBjMmI5ZDhhNW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5rZXJQb3ApPC9UZXh0Pg0KICAgIDwvVGV4dFVuaXQ+DQogIDwvVGV4dFVuaXRzPg0KPC9QbGFjZWhvbGRlcj4=</w:instrText>
      </w:r>
      <w:r>
        <w:fldChar w:fldCharType="separate"/>
      </w:r>
      <w:bookmarkStart w:id="28" w:name="_CTVP001f4fcd9fe5b8449e4a1590ef6b82055ff"/>
      <w:r w:rsidR="00714468">
        <w:t>(TinkerPop)</w:t>
      </w:r>
      <w:bookmarkEnd w:id="28"/>
      <w:r>
        <w:fldChar w:fldCharType="end"/>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fldChar w:fldCharType="begin"/>
      </w:r>
      <w:r>
        <w:instrText xml:space="preserve"> REF _Ref402534114 \r \h </w:instrText>
      </w:r>
      <w:r>
        <w:fldChar w:fldCharType="separate"/>
      </w:r>
      <w:r w:rsidR="004F0FB3">
        <w:t>2.3</w:t>
      </w:r>
      <w:r>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 xml:space="preserve">basieren auf der Beschreibungslogik </w:t>
      </w:r>
      <w:r w:rsidR="00DE0B1F">
        <w:fldChar w:fldCharType="begin"/>
      </w:r>
      <w:r w:rsidR="00DB4F42">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t1cyBLcsO2dHpzY2gsIEZyYW50acWhZWsgU2ltYW5jw61rLCBJYW4gSG9ycm9ja3MpPC9UZXh0Pg0KICAgIDwvVGV4dFVuaXQ+DQogIDwvVGV4dFVuaXRzPg0KPC9QbGFjZWhvbGRlcj4=</w:instrText>
      </w:r>
      <w:r w:rsidR="00DE0B1F">
        <w:fldChar w:fldCharType="separate"/>
      </w:r>
      <w:bookmarkStart w:id="29" w:name="_CTVP0010161d4488842450fa28c37e9d319d0c0"/>
      <w:r w:rsidR="00714468">
        <w:t>(Markus Krötzsch, František Simancík, Ian Horrocks)</w:t>
      </w:r>
      <w:bookmarkEnd w:id="29"/>
      <w:r w:rsidR="00DE0B1F">
        <w:fldChar w:fldCharType="end"/>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r>
        <w:lastRenderedPageBreak/>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 xml:space="preserve">Auch hier gibt es mehrere W3C Standards: Das einfachere RDF Schema (RDFS) </w:t>
      </w:r>
      <w:r>
        <w:fldChar w:fldCharType="begin"/>
      </w:r>
      <w:r w:rsidR="00DB4F42">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ihEYW4gQnJpY2tsZXkgdW5kIFJhbWFuYXRoYW4gR3Vo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uIEJyaWNrbGV5IHVuZCBSYW1hbmF0aGFuIEd1aGEgMjAwNCk8L1RleHQ+DQogICAgPC9UZXh0VW5pdD4NCiAgPC9UZXh0VW5pdHM+DQo8L1BsYWNlaG9sZGVyPg==</w:instrText>
      </w:r>
      <w:r>
        <w:fldChar w:fldCharType="separate"/>
      </w:r>
      <w:bookmarkStart w:id="30" w:name="_CTVP001d5ae434b777345f8b893cb051d2c2f1a"/>
      <w:r w:rsidR="00714468">
        <w:t>(Dan Brickley und Ramanathan Guha 2004)</w:t>
      </w:r>
      <w:bookmarkEnd w:id="30"/>
      <w:r>
        <w:fldChar w:fldCharType="end"/>
      </w:r>
      <w:r>
        <w:t xml:space="preserve"> hat die Grundlagen gelegt. Für komplexere Ontologien wurde OWL </w:t>
      </w:r>
      <w:r>
        <w:fldChar w:fldCharType="begin"/>
      </w:r>
      <w:r w:rsidR="00DB4F42">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ihNYXJrdXMgS3LDtnR6c2No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a3VzIEtyw7Z0enNjaCBldCBhbC4gMjAxMik8L1RleHQ+DQogICAgPC9UZXh0VW5pdD4NCiAgPC9UZXh0VW5pdHM+DQo8L1BsYWNlaG9sZGVyPg==</w:instrText>
      </w:r>
      <w:r>
        <w:fldChar w:fldCharType="separate"/>
      </w:r>
      <w:bookmarkStart w:id="31" w:name="_CTVP001c7c15a367adb4bc1b55a5c5d44008750"/>
      <w:r w:rsidR="00714468">
        <w:t>(Markus Krötzsch et al. 2012)</w:t>
      </w:r>
      <w:bookmarkEnd w:id="31"/>
      <w:r>
        <w:fldChar w:fldCharType="end"/>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Offene Welt Annahme) ist ein alternatives Konzept zur Closed World Assumption</w:t>
      </w:r>
      <w:r w:rsidR="0025194B" w:rsidRPr="00C66BEA">
        <w:t xml:space="preserve"> (CWA)</w:t>
      </w:r>
      <w:r w:rsidRPr="00C66BEA">
        <w:t xml:space="preserve">. </w:t>
      </w:r>
      <w:r w:rsidR="00DB4F42" w:rsidRPr="00C66BEA">
        <w:t xml:space="preserve">Die OWA hat als Grundannahme, dass eine Wissensbasis immer potentiell unvollständig ist </w:t>
      </w:r>
      <w:r w:rsidR="00DB4F42" w:rsidRPr="00C66BEA">
        <w:fldChar w:fldCharType="begin"/>
      </w:r>
      <w:r w:rsidR="00A76086" w:rsidRPr="00C66BEA">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4oSGl0emxlciAyMDA3LCBTLiAx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E1MCk8L1RleHQ+DQogICAgPC9UZXh0VW5pdD4NCiAgPC9UZXh0VW5pdHM+DQo8L1BsYWNlaG9sZGVyPg==</w:instrText>
      </w:r>
      <w:r w:rsidR="00DB4F42" w:rsidRPr="00C66BEA">
        <w:fldChar w:fldCharType="separate"/>
      </w:r>
      <w:bookmarkStart w:id="32" w:name="_CTVP001e4a9c54e5b7c48c9ac392cd3bf5c951f"/>
      <w:r w:rsidR="00714468" w:rsidRPr="00C66BEA">
        <w:t>(Hitzler 2007, S. 150)</w:t>
      </w:r>
      <w:bookmarkEnd w:id="32"/>
      <w:r w:rsidR="00DB4F42" w:rsidRPr="00C66BEA">
        <w:fldChar w:fldCharType="end"/>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7144B9">
        <w:t xml:space="preserve"> </w:t>
      </w:r>
      <w:r w:rsidR="007144B9">
        <w:fldChar w:fldCharType="begin"/>
      </w:r>
      <w:r w:rsidR="007144B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PC9Mb2NhdGlvbnM+DQogICAgICAgIDxPbmxpbmVBZGRyZXNzPmh0dHA6Ly93d3cubWtiZXJnbWFuLmNvbS84NTIvdGhlLW9wZW4td29ybGQtYXNzdW1wdGlvbi1lbGVwaGFudC1pbi10aGUtcm9vbS88L09ubGluZUFkZHJlc3M+DQogICAgICAgIDxTaG9ydFRpdGxlPk1pY2hhZWwgSy4gQmVyZ21hbiAyMS4xMi4yMDA5IOKAkyBUaGUgT3BlbiBXb3JsZCBBc3N1bXB0aW9uPC9TaG9ydFRpdGxlPg0KICAgICAgICA8VGl0bGU+VGhlIE9wZW4gV29ybGQgQXNzdW1wdGlvbjogRWxlcGhhbnQgaW4gdGhlIFJvb208L1RpdGxlPg0KICAgICAgPC9SZWZlcmVuY2U+DQogICAgPC9FbnRyeT4NCiAgPC9FbnRyaWVzPg0KICA8VGV4dD4oTWljaGFlbCBLLiBCZXJnbWF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NoYWVsIEsuIEJlcmdtYW4gMjAwOSk8L1RleHQ+DQogICAgPC9UZXh0VW5pdD4NCiAgPC9UZXh0VW5pdHM+DQo8L1BsYWNlaG9sZGVyPg==</w:instrText>
      </w:r>
      <w:r w:rsidR="007144B9">
        <w:fldChar w:fldCharType="separate"/>
      </w:r>
      <w:bookmarkStart w:id="33" w:name="_CTVP00171b27af82a0941f187cb45c27e40b5f0"/>
      <w:r w:rsidR="00714468">
        <w:t>(Michael K. Bergman 2009)</w:t>
      </w:r>
      <w:bookmarkEnd w:id="33"/>
      <w:r w:rsidR="007144B9">
        <w:fldChar w:fldCharType="end"/>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 </w:t>
      </w:r>
      <w:r>
        <w:fldChar w:fldCharType="begin"/>
      </w:r>
      <w:r>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4oQmFhZGVyIDIwMDMsIFMuIDcy4oCTN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FkZXIgMjAwMywgUy4gNzLigJM3Myk8L1RleHQ+DQogICAgPC9UZXh0VW5pdD4NCiAgPC9UZXh0VW5pdHM+DQo8L1BsYWNlaG9sZGVyPg==</w:instrText>
      </w:r>
      <w:r>
        <w:fldChar w:fldCharType="separate"/>
      </w:r>
      <w:bookmarkStart w:id="34" w:name="_CTVP0016ce62e1288e14c40ae2f2db3b59259cd"/>
      <w:r w:rsidR="00714468">
        <w:t>(Baader 2003, S. 72–73)</w:t>
      </w:r>
      <w:bookmarkEnd w:id="34"/>
      <w:r>
        <w:fldChar w:fldCharType="end"/>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lastRenderedPageBreak/>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3"/>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eiter ändern werden. Einige von Ihnen werden vielleicht auch durch bessere / einfachere Ansätze ersetzt. </w:t>
      </w:r>
    </w:p>
    <w:p w:rsidR="00E9689F" w:rsidRPr="007F6AEE" w:rsidRDefault="00CB382B" w:rsidP="007F6AEE">
      <w:r>
        <w:t xml:space="preserve">Vielleicht werden einige der hier vorgestellten Konzepte auch in anderen Kontexten Verbreitung finden. </w:t>
      </w:r>
      <w:r>
        <w:t>Neue Ideen entstehen bekanntlich oft durch die Kombination von bereits vorhandenen Konzepten, oft aus verschiedenen Disziplinen</w:t>
      </w:r>
    </w:p>
    <w:p w:rsidR="00DC7E62" w:rsidRDefault="005A3236" w:rsidP="00DC7E62">
      <w:pPr>
        <w:pStyle w:val="CitaviBibliographyHeading"/>
      </w:pPr>
      <w:r w:rsidRPr="00257D83">
        <w:fldChar w:fldCharType="begin"/>
      </w:r>
      <w:r w:rsidR="00DC7E62">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ywgRWQgU3VtbWVycyAoMjAwOSk6IFNLT1MgU2ltcGxlIEtub3dsZWRnZSBPcmdhbml6YXRpb24gU3lzdGVtIFByaW1lci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</w:instrText>
      </w:r>
      <w:r w:rsidRPr="00257D83">
        <w:fldChar w:fldCharType="separate"/>
      </w:r>
      <w:bookmarkStart w:id="35" w:name="_CTVBIBLIOGRAPHY1"/>
      <w:bookmarkEnd w:id="35"/>
      <w:r w:rsidR="00DC7E62">
        <w:t>Literaturverzeichnis</w:t>
      </w:r>
    </w:p>
    <w:p w:rsidR="00DC7E62" w:rsidRDefault="00DC7E62" w:rsidP="00DC7E62">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DC7E62" w:rsidRDefault="00DC7E62" w:rsidP="00DC7E62">
      <w:pPr>
        <w:pStyle w:val="CitaviBibliographyEntry"/>
      </w:pPr>
      <w:r>
        <w:t>Antoine Isaac, Ed Summers (2009): SKOS Simple Knowledge Organization System Primer. Online verf</w:t>
      </w:r>
      <w:r>
        <w:rPr>
          <w:rFonts w:hint="eastAsia"/>
        </w:rPr>
        <w:t>ü</w:t>
      </w:r>
      <w:r>
        <w:t>gbar unter http://www.w3.org/TR/2009/NOTE-skos-primer-20090818/, zuletzt aktualisiert am 18.08.2009, zuletzt gepr</w:t>
      </w:r>
      <w:r>
        <w:rPr>
          <w:rFonts w:hint="eastAsia"/>
        </w:rPr>
        <w:t>ü</w:t>
      </w:r>
      <w:r>
        <w:t>ft am 31.10.2014.</w:t>
      </w:r>
    </w:p>
    <w:p w:rsidR="00DC7E62" w:rsidRDefault="00DC7E62" w:rsidP="00DC7E62">
      <w:pPr>
        <w:pStyle w:val="CitaviBibliographyEntry"/>
      </w:pPr>
      <w:r>
        <w:t>Baader, Franz (2003): The description logic handbook. Theory, implementation, and applications. Cambridge, UK, New York: Cambridge University Press.</w:t>
      </w:r>
    </w:p>
    <w:p w:rsidR="00DC7E62" w:rsidRDefault="00DC7E62" w:rsidP="00DC7E62">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DC7E62" w:rsidRDefault="00DC7E62" w:rsidP="00DC7E62">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DC7E62" w:rsidRDefault="00DC7E62" w:rsidP="00DC7E62">
      <w:pPr>
        <w:pStyle w:val="CitaviBibliographyEntry"/>
      </w:pPr>
      <w:r>
        <w:lastRenderedPageBreak/>
        <w:t>Facebook (October 20th, 2014): Open Graph protocol. Online verf</w:t>
      </w:r>
      <w:r>
        <w:rPr>
          <w:rFonts w:hint="eastAsia"/>
        </w:rPr>
        <w:t>ü</w:t>
      </w:r>
      <w:r>
        <w:t>gbar unter http://ogp.me/, zuletzt aktualisiert am October 20th, 2014, zuletzt gepr</w:t>
      </w:r>
      <w:r>
        <w:rPr>
          <w:rFonts w:hint="eastAsia"/>
        </w:rPr>
        <w:t>ü</w:t>
      </w:r>
      <w:r>
        <w:t>ft am 25.10.2014.</w:t>
      </w:r>
    </w:p>
    <w:p w:rsidR="00DC7E62" w:rsidRDefault="00DC7E62" w:rsidP="00DC7E62">
      <w:pPr>
        <w:pStyle w:val="CitaviBibliographyEntry"/>
      </w:pPr>
      <w:r>
        <w:t>Frank G. Halasz (1990): The Dexter Hypertext Reference Model.</w:t>
      </w:r>
    </w:p>
    <w:p w:rsidR="00DC7E62" w:rsidRDefault="00DC7E62" w:rsidP="00DC7E62">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DC7E62" w:rsidRDefault="00DC7E62" w:rsidP="00DC7E62">
      <w:pPr>
        <w:pStyle w:val="CitaviBibliographyEntry"/>
      </w:pPr>
      <w:r>
        <w:t>Google Inc., Yahoo Inc., Microsoft Corporation and Yandex: schema.org. Online verf</w:t>
      </w:r>
      <w:r>
        <w:rPr>
          <w:rFonts w:hint="eastAsia"/>
        </w:rPr>
        <w:t>ü</w:t>
      </w:r>
      <w:r>
        <w:t>gbar unter http://schema.org/, zuletzt gepr</w:t>
      </w:r>
      <w:r>
        <w:rPr>
          <w:rFonts w:hint="eastAsia"/>
        </w:rPr>
        <w:t>ü</w:t>
      </w:r>
      <w:r>
        <w:t>ft am 24.10.2014.</w:t>
      </w:r>
    </w:p>
    <w:p w:rsidR="00DC7E62" w:rsidRDefault="00DC7E62" w:rsidP="00DC7E62">
      <w:pPr>
        <w:pStyle w:val="CitaviBibliographyEntry"/>
      </w:pPr>
      <w:r>
        <w:t>Hendrik Arndt (2006): Integrierte Informationsarchitektur. Die erfolgreiche Konzeption professioneller Websites: Springer.</w:t>
      </w:r>
    </w:p>
    <w:p w:rsidR="00DC7E62" w:rsidRDefault="00DC7E62" w:rsidP="00DC7E62">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DC7E62" w:rsidRDefault="00DC7E62" w:rsidP="00DC7E62">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DC7E62" w:rsidRDefault="00DC7E62" w:rsidP="00DC7E62">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DC7E62" w:rsidRDefault="00DC7E62" w:rsidP="00DC7E62">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DC7E62" w:rsidRDefault="00DC7E62" w:rsidP="00DC7E62">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DC7E62" w:rsidRDefault="00DC7E62" w:rsidP="00DC7E62">
      <w:pPr>
        <w:pStyle w:val="CitaviBibliographyEntry"/>
      </w:pPr>
      <w:r>
        <w:t>Markus Kr</w:t>
      </w:r>
      <w:r>
        <w:rPr>
          <w:rFonts w:hint="eastAsia"/>
        </w:rPr>
        <w:t>ö</w:t>
      </w:r>
      <w:r>
        <w:t>tzsch, Franti</w:t>
      </w:r>
      <w:r>
        <w:rPr>
          <w:rFonts w:hint="eastAsia"/>
        </w:rPr>
        <w:t>š</w:t>
      </w:r>
      <w:r>
        <w:t>ek Simanc</w:t>
      </w:r>
      <w:r>
        <w:rPr>
          <w:rFonts w:hint="eastAsia"/>
        </w:rPr>
        <w:t>í</w:t>
      </w:r>
      <w:r>
        <w:t>k, Ian Horrocks: Description Logics.</w:t>
      </w:r>
    </w:p>
    <w:p w:rsidR="00DC7E62" w:rsidRDefault="00DC7E62" w:rsidP="00DC7E62">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DC7E62" w:rsidRDefault="00DC7E62" w:rsidP="00DC7E62">
      <w:pPr>
        <w:pStyle w:val="CitaviBibliographyEntry"/>
      </w:pPr>
      <w:r>
        <w:t>Nelson, T. H.: Complex information processing. In: Lewis Winner (Hg.): the 1965 20th national conference. Cleveland, Ohio, United States, S. 84</w:t>
      </w:r>
      <w:r>
        <w:rPr>
          <w:rFonts w:hint="eastAsia"/>
        </w:rPr>
        <w:t>–</w:t>
      </w:r>
      <w:r>
        <w:t>100.</w:t>
      </w:r>
    </w:p>
    <w:p w:rsidR="00DC7E62" w:rsidRDefault="00DC7E62" w:rsidP="00DC7E62">
      <w:pPr>
        <w:pStyle w:val="CitaviBibliographyEntry"/>
      </w:pPr>
      <w:r>
        <w:t>Neo Technology Inc (2014): Neo4j Graph Database. Online verf</w:t>
      </w:r>
      <w:r>
        <w:rPr>
          <w:rFonts w:hint="eastAsia"/>
        </w:rPr>
        <w:t>ü</w:t>
      </w:r>
      <w:r>
        <w:t>gbar unter http://neo4j.com/, zuletzt aktualisiert am 31.10.2014, zuletzt gepr</w:t>
      </w:r>
      <w:r>
        <w:rPr>
          <w:rFonts w:hint="eastAsia"/>
        </w:rPr>
        <w:t>ü</w:t>
      </w:r>
      <w:r>
        <w:t>ft am 31.10.2014.</w:t>
      </w:r>
    </w:p>
    <w:p w:rsidR="00DC7E62" w:rsidRDefault="00DC7E62" w:rsidP="00DC7E62">
      <w:pPr>
        <w:pStyle w:val="CitaviBibliographyEntry"/>
      </w:pPr>
      <w:r>
        <w:t>O'Regan, Gerard (2012): A brief history of computing. 2nd ed. London, New York: Springer.</w:t>
      </w:r>
    </w:p>
    <w:p w:rsidR="00DC7E62" w:rsidRDefault="00DC7E62" w:rsidP="00DC7E62">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DC7E62" w:rsidRDefault="00DC7E62" w:rsidP="00DC7E62">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DC7E62" w:rsidRDefault="00DC7E62" w:rsidP="00DC7E62">
      <w:pPr>
        <w:pStyle w:val="CitaviBibliographyEntry"/>
      </w:pPr>
      <w:r>
        <w:t>Tim Berners-Lee et al. (2005): Uniform Resource Identifier (URI): Generic Syntax. Online verf</w:t>
      </w:r>
      <w:r>
        <w:rPr>
          <w:rFonts w:hint="eastAsia"/>
        </w:rPr>
        <w:t>ü</w:t>
      </w:r>
      <w:r>
        <w:t>gbar unter http://tools.ietf.org/html/rfc3986, zuletzt aktualisiert am 2005, zuletzt gepr</w:t>
      </w:r>
      <w:r>
        <w:rPr>
          <w:rFonts w:hint="eastAsia"/>
        </w:rPr>
        <w:t>ü</w:t>
      </w:r>
      <w:r>
        <w:t>ft am 31.10.2014.</w:t>
      </w:r>
    </w:p>
    <w:p w:rsidR="00DC7E62" w:rsidRDefault="00DC7E62" w:rsidP="00DC7E62">
      <w:pPr>
        <w:pStyle w:val="CitaviBibliographyEntry"/>
      </w:pPr>
      <w:r>
        <w:t>TinkerPop: Gremlin. Online verf</w:t>
      </w:r>
      <w:r>
        <w:rPr>
          <w:rFonts w:hint="eastAsia"/>
        </w:rPr>
        <w:t>ü</w:t>
      </w:r>
      <w:r>
        <w:t>gbar unter https://github.com/tinkerpop/gremlin/wiki, zuletzt gepr</w:t>
      </w:r>
      <w:r>
        <w:rPr>
          <w:rFonts w:hint="eastAsia"/>
        </w:rPr>
        <w:t>ü</w:t>
      </w:r>
      <w:r>
        <w:t>ft am 31.10.2014.</w:t>
      </w:r>
    </w:p>
    <w:p w:rsidR="005A3236" w:rsidRPr="00257D83" w:rsidRDefault="00DC7E62" w:rsidP="00DC7E62">
      <w:pPr>
        <w:pStyle w:val="CitaviBibliographyEntry"/>
      </w:pPr>
      <w:r>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3897" w:rsidRDefault="00783897">
      <w:pPr>
        <w:spacing w:line="240" w:lineRule="auto"/>
      </w:pPr>
      <w:r>
        <w:separator/>
      </w:r>
    </w:p>
  </w:endnote>
  <w:endnote w:type="continuationSeparator" w:id="0">
    <w:p w:rsidR="00783897" w:rsidRDefault="007838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Roboto Light">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3897" w:rsidRDefault="00783897">
      <w:pPr>
        <w:spacing w:line="240" w:lineRule="auto"/>
      </w:pPr>
      <w:r>
        <w:separator/>
      </w:r>
    </w:p>
  </w:footnote>
  <w:footnote w:type="continuationSeparator" w:id="0">
    <w:p w:rsidR="00783897" w:rsidRDefault="007838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6E0EE0" w:rsidP="00274C32">
          <w:pPr>
            <w:pStyle w:val="KeinLeerraum"/>
          </w:pPr>
          <w:fldSimple w:instr=" STYLEREF &quot;Überschrift 1&quot; \* MERGEFORMAT ">
            <w:r w:rsidR="004F0FB3">
              <w:rPr>
                <w:noProof/>
              </w:rPr>
              <w:t>Schlussbetrachtung</w:t>
            </w:r>
          </w:fldSimple>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4F0FB3">
            <w:rPr>
              <w:noProof/>
            </w:rPr>
            <w:t>10</w:t>
          </w:r>
          <w:r w:rsidRPr="00274C32">
            <w:fldChar w:fldCharType="end"/>
          </w:r>
          <w:r>
            <w:t xml:space="preserve"> / </w:t>
          </w:r>
          <w:r>
            <w:fldChar w:fldCharType="begin"/>
          </w:r>
          <w:r>
            <w:instrText xml:space="preserve"> NUMPAGES  \# "0"  \* MERGEFORMAT </w:instrText>
          </w:r>
          <w:r>
            <w:fldChar w:fldCharType="separate"/>
          </w:r>
          <w:r w:rsidR="004F0FB3">
            <w:rPr>
              <w:noProof/>
            </w:rPr>
            <w:t>10</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Pr="00752153" w:rsidRDefault="00617CAF"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de-DE" w:vendorID="64" w:dllVersion="131078" w:nlCheck="1" w:checkStyle="1"/>
  <w:activeWritingStyle w:appName="MSWord" w:lang="en-US" w:vendorID="64" w:dllVersion="131078" w:nlCheck="1" w:checkStyle="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11658"/>
    <w:rsid w:val="0002761B"/>
    <w:rsid w:val="00032299"/>
    <w:rsid w:val="0003242D"/>
    <w:rsid w:val="00044D21"/>
    <w:rsid w:val="00062D89"/>
    <w:rsid w:val="0006526D"/>
    <w:rsid w:val="0007113C"/>
    <w:rsid w:val="00080B9A"/>
    <w:rsid w:val="00082A3C"/>
    <w:rsid w:val="00091301"/>
    <w:rsid w:val="00091659"/>
    <w:rsid w:val="00097B2B"/>
    <w:rsid w:val="000A7C43"/>
    <w:rsid w:val="000C31AB"/>
    <w:rsid w:val="000D637D"/>
    <w:rsid w:val="000F0532"/>
    <w:rsid w:val="000F17BC"/>
    <w:rsid w:val="000F7931"/>
    <w:rsid w:val="00102094"/>
    <w:rsid w:val="0011090F"/>
    <w:rsid w:val="00111AC6"/>
    <w:rsid w:val="0011793A"/>
    <w:rsid w:val="00121393"/>
    <w:rsid w:val="00127D3D"/>
    <w:rsid w:val="001368E7"/>
    <w:rsid w:val="001466F6"/>
    <w:rsid w:val="0014785E"/>
    <w:rsid w:val="001748AE"/>
    <w:rsid w:val="00176261"/>
    <w:rsid w:val="0017657D"/>
    <w:rsid w:val="00181B47"/>
    <w:rsid w:val="00182780"/>
    <w:rsid w:val="00192E3A"/>
    <w:rsid w:val="00192EA8"/>
    <w:rsid w:val="0019585B"/>
    <w:rsid w:val="001D2AC2"/>
    <w:rsid w:val="001F1276"/>
    <w:rsid w:val="00210325"/>
    <w:rsid w:val="00214875"/>
    <w:rsid w:val="00242ABB"/>
    <w:rsid w:val="0025194B"/>
    <w:rsid w:val="00252AA7"/>
    <w:rsid w:val="002538D8"/>
    <w:rsid w:val="0025491C"/>
    <w:rsid w:val="00257D83"/>
    <w:rsid w:val="00265D33"/>
    <w:rsid w:val="00270CE4"/>
    <w:rsid w:val="0027159E"/>
    <w:rsid w:val="00274C32"/>
    <w:rsid w:val="00284FA6"/>
    <w:rsid w:val="002855B9"/>
    <w:rsid w:val="00285AB2"/>
    <w:rsid w:val="00292C9B"/>
    <w:rsid w:val="0029592F"/>
    <w:rsid w:val="002B2CAD"/>
    <w:rsid w:val="002B4BDA"/>
    <w:rsid w:val="002D6FD7"/>
    <w:rsid w:val="002D78E2"/>
    <w:rsid w:val="003027AD"/>
    <w:rsid w:val="00304C96"/>
    <w:rsid w:val="00306330"/>
    <w:rsid w:val="003066A9"/>
    <w:rsid w:val="00313628"/>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D21"/>
    <w:rsid w:val="00474F30"/>
    <w:rsid w:val="00480DD1"/>
    <w:rsid w:val="00482B8D"/>
    <w:rsid w:val="004830EB"/>
    <w:rsid w:val="0049030D"/>
    <w:rsid w:val="004A4C57"/>
    <w:rsid w:val="004B4095"/>
    <w:rsid w:val="004B5658"/>
    <w:rsid w:val="004C0BD3"/>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71D8"/>
    <w:rsid w:val="005A3236"/>
    <w:rsid w:val="005C11E7"/>
    <w:rsid w:val="005C5244"/>
    <w:rsid w:val="005D26BD"/>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48AF"/>
    <w:rsid w:val="00707D67"/>
    <w:rsid w:val="00710BCA"/>
    <w:rsid w:val="00712239"/>
    <w:rsid w:val="00714468"/>
    <w:rsid w:val="007144B9"/>
    <w:rsid w:val="00740AAE"/>
    <w:rsid w:val="00752153"/>
    <w:rsid w:val="0075454F"/>
    <w:rsid w:val="00755264"/>
    <w:rsid w:val="007648E0"/>
    <w:rsid w:val="00783897"/>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62DDF"/>
    <w:rsid w:val="00864B67"/>
    <w:rsid w:val="008953FA"/>
    <w:rsid w:val="008B100A"/>
    <w:rsid w:val="008B3577"/>
    <w:rsid w:val="008C44B0"/>
    <w:rsid w:val="008D5326"/>
    <w:rsid w:val="008E6807"/>
    <w:rsid w:val="008F0887"/>
    <w:rsid w:val="008F4644"/>
    <w:rsid w:val="008F4CBE"/>
    <w:rsid w:val="00900890"/>
    <w:rsid w:val="009056D6"/>
    <w:rsid w:val="00911C4B"/>
    <w:rsid w:val="00954859"/>
    <w:rsid w:val="00962296"/>
    <w:rsid w:val="00967F65"/>
    <w:rsid w:val="009717C9"/>
    <w:rsid w:val="00974A6D"/>
    <w:rsid w:val="00986594"/>
    <w:rsid w:val="009B320D"/>
    <w:rsid w:val="009B3853"/>
    <w:rsid w:val="009C0060"/>
    <w:rsid w:val="009C75A9"/>
    <w:rsid w:val="009D0A95"/>
    <w:rsid w:val="009F12B3"/>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D08FD"/>
    <w:rsid w:val="00AD4420"/>
    <w:rsid w:val="00AE773F"/>
    <w:rsid w:val="00AF309C"/>
    <w:rsid w:val="00AF6802"/>
    <w:rsid w:val="00B04DD5"/>
    <w:rsid w:val="00B1760C"/>
    <w:rsid w:val="00B259A3"/>
    <w:rsid w:val="00B2633A"/>
    <w:rsid w:val="00B34A9D"/>
    <w:rsid w:val="00B529BC"/>
    <w:rsid w:val="00B60844"/>
    <w:rsid w:val="00B643FD"/>
    <w:rsid w:val="00B72240"/>
    <w:rsid w:val="00B75DE7"/>
    <w:rsid w:val="00B7628A"/>
    <w:rsid w:val="00BA1564"/>
    <w:rsid w:val="00BA2C70"/>
    <w:rsid w:val="00BA60F5"/>
    <w:rsid w:val="00BA7590"/>
    <w:rsid w:val="00BB7E39"/>
    <w:rsid w:val="00BD30DF"/>
    <w:rsid w:val="00BE02DE"/>
    <w:rsid w:val="00BE2B85"/>
    <w:rsid w:val="00BE3AA7"/>
    <w:rsid w:val="00BF0354"/>
    <w:rsid w:val="00BF53BB"/>
    <w:rsid w:val="00BF579E"/>
    <w:rsid w:val="00BF7EB9"/>
    <w:rsid w:val="00C105B0"/>
    <w:rsid w:val="00C1349B"/>
    <w:rsid w:val="00C24E59"/>
    <w:rsid w:val="00C43765"/>
    <w:rsid w:val="00C46F55"/>
    <w:rsid w:val="00C53B32"/>
    <w:rsid w:val="00C66BEA"/>
    <w:rsid w:val="00C73837"/>
    <w:rsid w:val="00C910CB"/>
    <w:rsid w:val="00CA59D8"/>
    <w:rsid w:val="00CA6BA5"/>
    <w:rsid w:val="00CB382B"/>
    <w:rsid w:val="00CB4A50"/>
    <w:rsid w:val="00CC123C"/>
    <w:rsid w:val="00CE0860"/>
    <w:rsid w:val="00CE3FAE"/>
    <w:rsid w:val="00CE73C2"/>
    <w:rsid w:val="00CE7F66"/>
    <w:rsid w:val="00D04595"/>
    <w:rsid w:val="00D26D8F"/>
    <w:rsid w:val="00D60D0A"/>
    <w:rsid w:val="00D8343A"/>
    <w:rsid w:val="00DB4F42"/>
    <w:rsid w:val="00DC7E6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9689F"/>
    <w:rsid w:val="00EA3A03"/>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D10F8"/>
    <w:rsid w:val="00FD1E57"/>
    <w:rsid w:val="00FE0020"/>
    <w:rsid w:val="00FE47F1"/>
    <w:rsid w:val="00FE65A7"/>
    <w:rsid w:val="00FE72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7F6AEE"/>
    <w:pPr>
      <w:spacing w:before="12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7F6AEE"/>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B70DF-AFAA-4C4D-8412-C64B92A5B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6445</Words>
  <Characters>93742</Characters>
  <Application>Microsoft Office Word</Application>
  <DocSecurity>0</DocSecurity>
  <Lines>781</Lines>
  <Paragraphs>21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09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195</cp:revision>
  <cp:lastPrinted>2014-11-04T09:51:00Z</cp:lastPrinted>
  <dcterms:created xsi:type="dcterms:W3CDTF">2014-10-24T08:21:00Z</dcterms:created>
  <dcterms:modified xsi:type="dcterms:W3CDTF">2014-11-0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aten\Citavi 4\Projects\Semantic Web\Semantic Web.ctv4</vt:lpwstr>
  </property>
  <property fmtid="{D5CDD505-2E9C-101B-9397-08002B2CF9AE}" pid="3" name="CitaviDocumentProperty_7">
    <vt:lpwstr>Semantic Web</vt:lpwstr>
  </property>
  <property fmtid="{D5CDD505-2E9C-101B-9397-08002B2CF9AE}" pid="4" name="CitaviDocumentProperty_0">
    <vt:lpwstr>f1ed8f7d-1c65-4f06-ad48-3e96e725bea1</vt:lpwstr>
  </property>
  <property fmtid="{D5CDD505-2E9C-101B-9397-08002B2CF9AE}" pid="5" name="CitaviDocumentProperty_11">
    <vt:lpwstr>Überschrift 1</vt:lpwstr>
  </property>
  <property fmtid="{D5CDD505-2E9C-101B-9397-08002B2CF9AE}" pid="6" name="CitaviDocumentProperty_12">
    <vt:lpwstr>Zitat</vt:lpwstr>
  </property>
  <property fmtid="{D5CDD505-2E9C-101B-9397-08002B2CF9AE}" pid="7" name="CitaviDocumentProperty_16">
    <vt:lpwstr>Untertitel</vt:lpwstr>
  </property>
  <property fmtid="{D5CDD505-2E9C-101B-9397-08002B2CF9AE}" pid="8" name="CitaviDocumentProperty_13">
    <vt:lpwstr>Zitat</vt:lpwstr>
  </property>
  <property fmtid="{D5CDD505-2E9C-101B-9397-08002B2CF9AE}" pid="9" name="CitaviDocumentProperty_15">
    <vt:lpwstr>Zitat</vt:lpwstr>
  </property>
  <property fmtid="{D5CDD505-2E9C-101B-9397-08002B2CF9AE}" pid="10" name="CitaviDocumentProperty_17">
    <vt:lpwstr>Standard</vt:lpwstr>
  </property>
  <property fmtid="{D5CDD505-2E9C-101B-9397-08002B2CF9AE}" pid="11" name="CitaviDocumentProperty_1">
    <vt:lpwstr>4.4.0.28</vt:lpwstr>
  </property>
  <property fmtid="{D5CDD505-2E9C-101B-9397-08002B2CF9AE}" pid="12" name="CitaviDocumentProperty_6">
    <vt:lpwstr>True</vt:lpwstr>
  </property>
</Properties>
</file>